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27221A">
        <w:rPr>
          <w:highlight w:val="green"/>
        </w:rPr>
        <w:t>Ackerly</w:t>
      </w:r>
      <w:proofErr w:type="spellEnd"/>
      <w:r w:rsidRPr="0027221A">
        <w:rPr>
          <w:highlight w:val="green"/>
        </w:rPr>
        <w:t>,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bookmarkStart w:id="4" w:name="_GoBack"/>
      <w:bookmarkEnd w:id="4"/>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87028D">
        <w:rPr>
          <w:highlight w:val="red"/>
        </w:rPr>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87028D">
        <w:rPr>
          <w:highlight w:val="red"/>
        </w:rPr>
        <w:t>1</w:t>
      </w:r>
      <w:r w:rsidR="00780F37">
        <w:t>–</w:t>
      </w:r>
      <w:r w:rsidR="00780F37" w:rsidRPr="0087028D">
        <w:rPr>
          <w:highlight w:val="red"/>
        </w:rPr>
        <w:t>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87028D">
        <w:rPr>
          <w:highlight w:val="red"/>
        </w:rPr>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5" w:name="environmental-heterogeneity-as-an-explan"/>
      <w:r>
        <w:t>2.3</w:t>
      </w:r>
      <w:r w:rsidR="0009179A">
        <w:t>:</w:t>
      </w:r>
      <w:r>
        <w:t xml:space="preserve"> </w:t>
      </w:r>
      <w:r w:rsidR="005F0FFB">
        <w:t>Environmental heterogeneity as an explanation of species richness</w:t>
      </w:r>
      <w:bookmarkEnd w:id="5"/>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6" w:name="results"/>
      <w:r>
        <w:t>3</w:t>
      </w:r>
      <w:r w:rsidR="00E4661A">
        <w:t>:</w:t>
      </w:r>
      <w:r>
        <w:t xml:space="preserve"> </w:t>
      </w:r>
      <w:r w:rsidR="00D04776">
        <w:t>Results</w:t>
      </w:r>
      <w:bookmarkEnd w:id="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F16970D"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Kogelberg Centre in the GCFR; Greater Perth in the SWAFR) and declining species richness towards its interior margin (Figure </w:t>
      </w:r>
      <w:r w:rsidRPr="00FB4658">
        <w:rPr>
          <w:highlight w:val="red"/>
        </w:rPr>
        <w:t>5</w:t>
      </w:r>
      <w:r>
        <w:t xml:space="preserve">a,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 xml:space="preserve">unit area is similar at the QDS- (Figure </w:t>
      </w:r>
      <w:r w:rsidRPr="00FB4658">
        <w:rPr>
          <w:highlight w:val="red"/>
        </w:rPr>
        <w:t>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w:t>
      </w:r>
      <w:r w:rsidRPr="00FB4658">
        <w:rPr>
          <w:highlight w:val="red"/>
        </w:rPr>
        <w:t>2</w:t>
      </w:r>
      <w:r w:rsidRPr="00604263">
        <w:t>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FB4658">
        <w:rPr>
          <w:highlight w:val="red"/>
        </w:rPr>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B0A7FA6" w:rsidR="002C32D6" w:rsidRDefault="002C32D6" w:rsidP="002C32D6">
      <w:pPr>
        <w:pStyle w:val="BodyText"/>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w:t>
      </w:r>
      <w:r w:rsidRPr="00FB4658">
        <w:rPr>
          <w:highlight w:val="red"/>
        </w:rPr>
        <w:t>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xml:space="preserve">; Figure </w:t>
      </w:r>
      <w:r w:rsidRPr="00FB4658">
        <w:rPr>
          <w:highlight w:val="red"/>
        </w:rPr>
        <w:t>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rsidRPr="00FB4658">
        <w:rPr>
          <w:highlight w:val="red"/>
        </w:rPr>
        <w:t>2</w:t>
      </w:r>
      <w:r w:rsidR="003F2156">
        <w:t>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68B59470" w:rsidR="00AD4DCC" w:rsidRDefault="00AD1230" w:rsidP="008A4E97">
      <w:pPr>
        <w:pStyle w:val="FirstParagraph"/>
      </w:pPr>
      <w:r>
        <w:t xml:space="preserve">With a few exceptions (MAP, NDVI and CEC at the DS-scale; Figure </w:t>
      </w:r>
      <w:r w:rsidRPr="00FB4658">
        <w:rPr>
          <w:highlight w:val="red"/>
        </w:rPr>
        <w:t>1</w:t>
      </w:r>
      <w:r>
        <w:t xml:space="preserve">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w:t>
      </w:r>
      <w:r w:rsidR="0060601F" w:rsidRPr="00FB4658">
        <w:rPr>
          <w:highlight w:val="red"/>
        </w:rPr>
        <w:t>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rsidRPr="00FB4658">
        <w:rPr>
          <w:highlight w:val="red"/>
        </w:rPr>
        <w:t>1</w:t>
      </w:r>
      <w:r w:rsidR="00EC0576">
        <w:t>j</w:t>
      </w:r>
      <w:r w:rsidR="00FB4658">
        <w:t xml:space="preserve">, </w:t>
      </w:r>
      <w:r w:rsidR="00AF1477" w:rsidRPr="00FB4658">
        <w:rPr>
          <w:highlight w:val="red"/>
        </w:rPr>
        <w:t>5</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 xml:space="preserve">Figure </w:t>
      </w:r>
      <w:r w:rsidR="00E67A7C" w:rsidRPr="00654462">
        <w:rPr>
          <w:highlight w:val="red"/>
          <w:lang w:val="en-ZA"/>
        </w:rPr>
        <w:t>1</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 xml:space="preserve">Figure </w:t>
      </w:r>
      <w:r w:rsidR="00E67A7C" w:rsidRPr="00654462">
        <w:rPr>
          <w:highlight w:val="red"/>
          <w:lang w:val="en-ZA"/>
        </w:rPr>
        <w:t>1</w:t>
      </w:r>
      <w:r w:rsidR="00E67A7C" w:rsidRPr="009A6ABA">
        <w:rPr>
          <w:lang w:val="en-ZA"/>
        </w:rPr>
        <w:t>f</w:t>
      </w:r>
      <w:r w:rsidR="00E67A7C" w:rsidRPr="009A6ABA">
        <w:t>–</w:t>
      </w:r>
      <w:r w:rsidR="000962CB">
        <w:t>i</w:t>
      </w:r>
      <w:r w:rsidR="00E67A7C" w:rsidRPr="009A6ABA">
        <w:t>)</w:t>
      </w:r>
      <w:r w:rsidR="00F3440B">
        <w:rPr>
          <w:lang w:val="en-ZA"/>
        </w:rPr>
        <w:t>.</w:t>
      </w:r>
    </w:p>
    <w:p w14:paraId="5FF97D42" w14:textId="3AC12E08"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w:t>
      </w:r>
      <w:r w:rsidR="00346C28" w:rsidRPr="00EE33AA">
        <w:rPr>
          <w:highlight w:val="red"/>
        </w:rPr>
        <w:t>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xml:space="preserve">, and NDVI and clay (Figure </w:t>
      </w:r>
      <w:r w:rsidR="00BF546E" w:rsidRPr="00EE33AA">
        <w:rPr>
          <w:highlight w:val="red"/>
        </w:rPr>
        <w:t>1</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w:t>
      </w:r>
      <w:r w:rsidR="00633C2F" w:rsidRPr="00922120">
        <w:rPr>
          <w:highlight w:val="red"/>
        </w:rPr>
        <w:t>1</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6B734C28"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983D13" w:rsidRPr="00AF63C1">
        <w:rPr>
          <w:rFonts w:eastAsiaTheme="minorEastAsia"/>
          <w:highlight w:val="red"/>
        </w:rPr>
        <w:t>2</w:t>
      </w:r>
      <w:r w:rsidR="00983D13">
        <w:rPr>
          <w:rFonts w:eastAsiaTheme="minorEastAsia"/>
        </w:rPr>
        <w:t xml:space="preserve">b,c; Figure </w:t>
      </w:r>
      <w:r w:rsidR="00983D13" w:rsidRPr="00AF63C1">
        <w:rPr>
          <w:rFonts w:eastAsiaTheme="minorEastAsia"/>
          <w:highlight w:val="red"/>
        </w:rPr>
        <w:t>3</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1A7D58" w:rsidRPr="00496FAE">
        <w:rPr>
          <w:rFonts w:eastAsiaTheme="minorEastAsia" w:cstheme="majorBidi"/>
          <w:highlight w:val="red"/>
        </w:rPr>
        <w:t>2</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496FAE" w:rsidRPr="00496FAE">
        <w:rPr>
          <w:highlight w:val="red"/>
        </w:rPr>
        <w:t>4</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Figure </w:t>
      </w:r>
      <w:r w:rsidR="00CE206A" w:rsidRPr="00496FAE">
        <w:rPr>
          <w:rFonts w:eastAsiaTheme="minorEastAsia" w:cstheme="majorBidi"/>
          <w:highlight w:val="red"/>
        </w:rPr>
        <w:t>3</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3CF3318C"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87028D">
        <w:rPr>
          <w:highlight w:val="red"/>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 xml:space="preserve">ure </w:t>
      </w:r>
      <w:r w:rsidR="00CA688A" w:rsidRPr="000B6F4D">
        <w:rPr>
          <w:highlight w:val="red"/>
        </w:rPr>
        <w:t>4</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DF3A9D" w:rsidRPr="00DF3A9D">
        <w:rPr>
          <w:highlight w:val="red"/>
        </w:rPr>
        <w:t>4</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7144CE" w:rsidRPr="007144CE">
        <w:rPr>
          <w:highlight w:val="red"/>
        </w:rPr>
        <w:t>4</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w:t>
      </w:r>
      <w:r w:rsidR="006F4CB8" w:rsidRPr="000E0E58">
        <w:rPr>
          <w:highlight w:val="red"/>
        </w:rPr>
        <w:t>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 xml:space="preserve">r than those associated with the optimal ANCOVA models based on PC1 (Figure </w:t>
      </w:r>
      <w:r w:rsidR="006F4CB8" w:rsidRPr="000E0E58">
        <w:rPr>
          <w:highlight w:val="red"/>
        </w:rPr>
        <w:t>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77777777"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 xml:space="preserve">Figure </w:t>
      </w:r>
      <w:r w:rsidR="001B4B9F" w:rsidRPr="00E42B45">
        <w:rPr>
          <w:highlight w:val="red"/>
        </w:rPr>
        <w:t>5</w:t>
      </w:r>
      <w:r w:rsidR="005D74C8" w:rsidRPr="005D74C8">
        <w:t>e–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w:t>
      </w:r>
      <w:r w:rsidR="007D7372" w:rsidRPr="00D9172D">
        <w:rPr>
          <w:highlight w:val="red"/>
        </w:rPr>
        <w:t>8</w:t>
      </w:r>
      <w:r w:rsidR="007D7372">
        <w:t>,</w:t>
      </w:r>
      <w:r w:rsidR="00D9172D">
        <w:t xml:space="preserve"> </w:t>
      </w:r>
      <w:r w:rsidR="00534FEC">
        <w:t>S</w:t>
      </w:r>
      <w:r w:rsidR="007D7372" w:rsidRPr="00D9172D">
        <w:rPr>
          <w:highlight w:val="red"/>
        </w:rPr>
        <w:t>9</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68D2526A"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272EF5" w:rsidRPr="00BF37B7">
        <w:rPr>
          <w:highlight w:val="red"/>
        </w:rPr>
        <w:t>4</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7"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rsidRPr="00DD5CB7">
        <w:rPr>
          <w:highlight w:val="green"/>
        </w:rPr>
        <w:t>Allouche</w:t>
      </w:r>
      <w:proofErr w:type="spellEnd"/>
      <w:r w:rsidR="007A7C1E" w:rsidRPr="00DD5CB7">
        <w:rPr>
          <w:highlight w:val="green"/>
        </w:rPr>
        <w:t xml:space="preserve"> et al.</w:t>
      </w:r>
      <w:r w:rsidR="00DD5CB7">
        <w:rPr>
          <w:highlight w:val="green"/>
        </w:rPr>
        <w:t>,</w:t>
      </w:r>
      <w:r w:rsidR="007A7C1E" w:rsidRPr="00DD5CB7">
        <w:rPr>
          <w:highlight w:val="green"/>
        </w:rPr>
        <w:t xml:space="preserve"> 2012</w:t>
      </w:r>
      <w:r w:rsidR="007A7C1E">
        <w:t xml:space="preserve">; </w:t>
      </w:r>
      <w:proofErr w:type="spellStart"/>
      <w:r w:rsidR="007A7C1E" w:rsidRPr="00DD5CB7">
        <w:rPr>
          <w:highlight w:val="green"/>
        </w:rPr>
        <w:t>Carnicer</w:t>
      </w:r>
      <w:proofErr w:type="spellEnd"/>
      <w:r w:rsidR="007A7C1E" w:rsidRPr="00DD5CB7">
        <w:rPr>
          <w:highlight w:val="green"/>
        </w:rPr>
        <w:t xml:space="preserve">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w:t>
      </w:r>
      <w:proofErr w:type="spellStart"/>
      <w:r w:rsidR="008E7CC7" w:rsidRPr="005950B9">
        <w:rPr>
          <w:highlight w:val="green"/>
        </w:rPr>
        <w:t>Sugden</w:t>
      </w:r>
      <w:proofErr w:type="spellEnd"/>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proofErr w:type="spellStart"/>
      <w:r w:rsidR="006A1997" w:rsidRPr="00EB0CE5">
        <w:rPr>
          <w:highlight w:val="green"/>
        </w:rPr>
        <w:t>Verboom</w:t>
      </w:r>
      <w:proofErr w:type="spellEnd"/>
      <w:r w:rsidR="006A1997" w:rsidRPr="00EB0CE5">
        <w:rPr>
          <w:highlight w:val="green"/>
        </w:rPr>
        <w:t xml:space="preserve">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rsidRPr="009501F7">
        <w:rPr>
          <w:highlight w:val="green"/>
        </w:rPr>
        <w:t>Froend</w:t>
      </w:r>
      <w:proofErr w:type="spellEnd"/>
      <w:r w:rsidR="00D51B17" w:rsidRPr="009501F7">
        <w:rPr>
          <w:highlight w:val="green"/>
        </w:rPr>
        <w:t xml:space="preserve">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7"/>
    </w:p>
    <w:p w14:paraId="71033F34" w14:textId="6C25E881" w:rsidR="00146F57" w:rsidRDefault="00D04776" w:rsidP="00FA753D">
      <w:r w:rsidRPr="00643806">
        <w:rPr>
          <w:b/>
        </w:rPr>
        <w:t xml:space="preserve">Table </w:t>
      </w:r>
      <w:r w:rsidRPr="008E4B9F">
        <w:rPr>
          <w:b/>
          <w:highlight w:val="red"/>
        </w:rPr>
        <w:t>2</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8"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69122B" w:rsidRPr="003055F8">
        <w:rPr>
          <w:highlight w:val="red"/>
        </w:rPr>
        <w:t>2</w:t>
      </w:r>
      <w:r w:rsidR="00F7254D">
        <w:t>,</w:t>
      </w:r>
      <w:r w:rsidR="0069122B">
        <w:t xml:space="preserve"> Figure </w:t>
      </w:r>
      <w:r w:rsidR="0069122B" w:rsidRPr="003055F8">
        <w:rPr>
          <w:highlight w:val="red"/>
        </w:rPr>
        <w:t>3</w:t>
      </w:r>
      <w:r w:rsidR="0069122B">
        <w:t xml:space="preserve">) and the multivariate regressions (Figure </w:t>
      </w:r>
      <w:r w:rsidR="0069122B" w:rsidRPr="003055F8">
        <w:rPr>
          <w:highlight w:val="red"/>
        </w:rPr>
        <w:t>4</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8"/>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rsidRPr="0087028D">
        <w:rPr>
          <w:highlight w:val="red"/>
        </w:rPr>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B601BCC"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3939AA" w:rsidRPr="0087028D">
        <w:rPr>
          <w:highlight w:val="red"/>
        </w:rPr>
        <w:t>2</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126FD8" w:rsidRPr="0087028D">
        <w:rPr>
          <w:highlight w:val="red"/>
        </w:rPr>
        <w:t>2</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BE5156B"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rsidRPr="003055F8">
        <w:rPr>
          <w:highlight w:val="red"/>
        </w:rPr>
        <w:t>2</w:t>
      </w:r>
      <w:r w:rsidR="006255A4" w:rsidRPr="00EB7331">
        <w:t xml:space="preserve"> and Figure </w:t>
      </w:r>
      <w:r w:rsidR="006255A4" w:rsidRPr="003055F8">
        <w:rPr>
          <w:highlight w:val="red"/>
        </w:rPr>
        <w:t>1</w:t>
      </w:r>
      <w:r w:rsidR="006255A4" w:rsidRPr="00EB7331">
        <w:t>.</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9"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3EF18BA8"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xml:space="preserve">) PC1 (Figure </w:t>
      </w:r>
      <w:r w:rsidR="00C9106C" w:rsidRPr="003055F8">
        <w:rPr>
          <w:highlight w:val="red"/>
        </w:rPr>
        <w:t>3</w:t>
      </w:r>
      <w:r w:rsidR="00C9106C">
        <w:t xml:space="preserve">b) and (g,h) the multivariate (MV) model (Figure </w:t>
      </w:r>
      <w:r w:rsidR="00C9106C" w:rsidRPr="003055F8">
        <w:rPr>
          <w:highlight w:val="red"/>
        </w:rPr>
        <w:t>4</w:t>
      </w:r>
      <w:r w:rsidR="00C9106C">
        <w:t xml:space="preserve">b).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6ACE68AD" w14:textId="237CB15E" w:rsidR="004915CE" w:rsidRPr="004915CE" w:rsidRDefault="008E0DFC" w:rsidP="004915CE">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4915CE" w:rsidRPr="004915CE">
        <w:rPr>
          <w:rFonts w:hAnsi="Times New Roman" w:cs="Times New Roman"/>
          <w:noProof/>
        </w:rPr>
        <w:t xml:space="preserve">Beard, J. S., Chapman, A. R., &amp; Gioia, P. (2000). Species richness and endemism in the Western Australian flora. </w:t>
      </w:r>
      <w:r w:rsidR="004915CE" w:rsidRPr="004915CE">
        <w:rPr>
          <w:rFonts w:hAnsi="Times New Roman" w:cs="Times New Roman"/>
          <w:i/>
          <w:iCs/>
          <w:noProof/>
        </w:rPr>
        <w:t>Journal of Biogeography</w:t>
      </w:r>
      <w:r w:rsidR="004915CE" w:rsidRPr="004915CE">
        <w:rPr>
          <w:rFonts w:hAnsi="Times New Roman" w:cs="Times New Roman"/>
          <w:noProof/>
        </w:rPr>
        <w:t xml:space="preserve">, </w:t>
      </w:r>
      <w:r w:rsidR="004915CE" w:rsidRPr="004915CE">
        <w:rPr>
          <w:rFonts w:hAnsi="Times New Roman" w:cs="Times New Roman"/>
          <w:i/>
          <w:iCs/>
          <w:noProof/>
        </w:rPr>
        <w:t>27</w:t>
      </w:r>
      <w:r w:rsidR="004915CE" w:rsidRPr="004915CE">
        <w:rPr>
          <w:rFonts w:hAnsi="Times New Roman" w:cs="Times New Roman"/>
          <w:noProof/>
        </w:rPr>
        <w:t>(6), 1257–1268. https://doi.org/10.1046/j.1365-2699.2000.00509.x</w:t>
      </w:r>
    </w:p>
    <w:p w14:paraId="0B92A04C"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Bergh, N. G., &amp; Linder, H. P. (2009). Cape diversification and repeated out-of-southern-Africa dispersal in paper daisies (Asteraceae--Gnaphalieae). </w:t>
      </w:r>
      <w:r w:rsidRPr="004915CE">
        <w:rPr>
          <w:rFonts w:hAnsi="Times New Roman" w:cs="Times New Roman"/>
          <w:i/>
          <w:iCs/>
          <w:noProof/>
        </w:rPr>
        <w:t>Molecular Phylogenetics and Evolution</w:t>
      </w:r>
      <w:r w:rsidRPr="004915CE">
        <w:rPr>
          <w:rFonts w:hAnsi="Times New Roman" w:cs="Times New Roman"/>
          <w:noProof/>
        </w:rPr>
        <w:t xml:space="preserve">, </w:t>
      </w:r>
      <w:r w:rsidRPr="004915CE">
        <w:rPr>
          <w:rFonts w:hAnsi="Times New Roman" w:cs="Times New Roman"/>
          <w:i/>
          <w:iCs/>
          <w:noProof/>
        </w:rPr>
        <w:t>51</w:t>
      </w:r>
      <w:r w:rsidRPr="004915CE">
        <w:rPr>
          <w:rFonts w:hAnsi="Times New Roman" w:cs="Times New Roman"/>
          <w:noProof/>
        </w:rPr>
        <w:t>(1), 5–18.</w:t>
      </w:r>
    </w:p>
    <w:p w14:paraId="131C495F"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Bivand, R., Keitt, T., &amp; Rowlingson, B. (2017). rgdal: Bindings for the Geospatial Data Abstraction Library. R package version 1.2-7. Retrieved from https://cran.r-project.org/package=rgdal</w:t>
      </w:r>
    </w:p>
    <w:p w14:paraId="3F37791C"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Born, J., Linder, H. P., &amp; Desmet, P. (2007). The Greater Cape Floristic Region. </w:t>
      </w:r>
      <w:r w:rsidRPr="004915CE">
        <w:rPr>
          <w:rFonts w:hAnsi="Times New Roman" w:cs="Times New Roman"/>
          <w:i/>
          <w:iCs/>
          <w:noProof/>
        </w:rPr>
        <w:t>Journal of Biogeography</w:t>
      </w:r>
      <w:r w:rsidRPr="004915CE">
        <w:rPr>
          <w:rFonts w:hAnsi="Times New Roman" w:cs="Times New Roman"/>
          <w:noProof/>
        </w:rPr>
        <w:t xml:space="preserve">, </w:t>
      </w:r>
      <w:r w:rsidRPr="004915CE">
        <w:rPr>
          <w:rFonts w:hAnsi="Times New Roman" w:cs="Times New Roman"/>
          <w:i/>
          <w:iCs/>
          <w:noProof/>
        </w:rPr>
        <w:t>34</w:t>
      </w:r>
      <w:r w:rsidRPr="004915CE">
        <w:rPr>
          <w:rFonts w:hAnsi="Times New Roman" w:cs="Times New Roman"/>
          <w:noProof/>
        </w:rPr>
        <w:t>(1), 147–162. https://doi.org/10.1111/j.1365-2699.2006.01595.x</w:t>
      </w:r>
    </w:p>
    <w:p w14:paraId="4E2DF878"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Born, Julia, &amp; Linder, H. P. (2018). Water availability, fundamental niches and realized niches: A case study from the Cape flora. </w:t>
      </w:r>
      <w:r w:rsidRPr="004915CE">
        <w:rPr>
          <w:rFonts w:hAnsi="Times New Roman" w:cs="Times New Roman"/>
          <w:i/>
          <w:iCs/>
          <w:noProof/>
        </w:rPr>
        <w:t>Austral Ecology</w:t>
      </w:r>
      <w:r w:rsidRPr="004915CE">
        <w:rPr>
          <w:rFonts w:hAnsi="Times New Roman" w:cs="Times New Roman"/>
          <w:noProof/>
        </w:rPr>
        <w:t xml:space="preserve">, </w:t>
      </w:r>
      <w:r w:rsidRPr="004915CE">
        <w:rPr>
          <w:rFonts w:hAnsi="Times New Roman" w:cs="Times New Roman"/>
          <w:i/>
          <w:iCs/>
          <w:noProof/>
        </w:rPr>
        <w:t>43</w:t>
      </w:r>
      <w:r w:rsidRPr="004915CE">
        <w:rPr>
          <w:rFonts w:hAnsi="Times New Roman" w:cs="Times New Roman"/>
          <w:noProof/>
        </w:rPr>
        <w:t>(6), 696–705. https://doi.org/10.1111/aec.12616</w:t>
      </w:r>
    </w:p>
    <w:p w14:paraId="54A1F081"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Bradshaw, P. L., &amp; Cowling, R. M. (2014). Landscapes, rock types, and climate of the Greater Cape Floristic Region. In N. Allsopp, J. F. Colville, &amp; G. A. Verboom (Eds.), </w:t>
      </w:r>
      <w:r w:rsidRPr="004915CE">
        <w:rPr>
          <w:rFonts w:hAnsi="Times New Roman" w:cs="Times New Roman"/>
          <w:i/>
          <w:iCs/>
          <w:noProof/>
        </w:rPr>
        <w:t>Fynbos: Ecology, Evolution and Conservation of a Megadiverse Region</w:t>
      </w:r>
      <w:r w:rsidRPr="004915CE">
        <w:rPr>
          <w:rFonts w:hAnsi="Times New Roman" w:cs="Times New Roman"/>
          <w:noProof/>
        </w:rPr>
        <w:t xml:space="preserve"> (pp. 26–46). Oxford: Oxford University Press. https://doi.org/oso/9780199679584.003.0002</w:t>
      </w:r>
    </w:p>
    <w:p w14:paraId="639467B1"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Byrne, M. (2008). Evidence for multiple refugia at different time scales during Pleistocene climatic oscillations in southern Australia inferred from phylogeography. </w:t>
      </w:r>
      <w:r w:rsidRPr="004915CE">
        <w:rPr>
          <w:rFonts w:hAnsi="Times New Roman" w:cs="Times New Roman"/>
          <w:i/>
          <w:iCs/>
          <w:noProof/>
        </w:rPr>
        <w:t>Quaternary Science Reviews</w:t>
      </w:r>
      <w:r w:rsidRPr="004915CE">
        <w:rPr>
          <w:rFonts w:hAnsi="Times New Roman" w:cs="Times New Roman"/>
          <w:noProof/>
        </w:rPr>
        <w:t xml:space="preserve">, </w:t>
      </w:r>
      <w:r w:rsidRPr="004915CE">
        <w:rPr>
          <w:rFonts w:hAnsi="Times New Roman" w:cs="Times New Roman"/>
          <w:i/>
          <w:iCs/>
          <w:noProof/>
        </w:rPr>
        <w:t>27</w:t>
      </w:r>
      <w:r w:rsidRPr="004915CE">
        <w:rPr>
          <w:rFonts w:hAnsi="Times New Roman" w:cs="Times New Roman"/>
          <w:noProof/>
        </w:rPr>
        <w:t>(27–28), 2576–2585. https://doi.org/10.1016/j.quascirev.2008.08.032</w:t>
      </w:r>
    </w:p>
    <w:p w14:paraId="4F5AE18B"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6C8B6F14"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Chao, A., &amp; Jost, L. (2012). Coverage-based rarefaction and extrapolation: standardizing samples by completeness rather than size. </w:t>
      </w:r>
      <w:r w:rsidRPr="004915CE">
        <w:rPr>
          <w:rFonts w:hAnsi="Times New Roman" w:cs="Times New Roman"/>
          <w:i/>
          <w:iCs/>
          <w:noProof/>
        </w:rPr>
        <w:t>Ecology</w:t>
      </w:r>
      <w:r w:rsidRPr="004915CE">
        <w:rPr>
          <w:rFonts w:hAnsi="Times New Roman" w:cs="Times New Roman"/>
          <w:noProof/>
        </w:rPr>
        <w:t xml:space="preserve">, </w:t>
      </w:r>
      <w:r w:rsidRPr="004915CE">
        <w:rPr>
          <w:rFonts w:hAnsi="Times New Roman" w:cs="Times New Roman"/>
          <w:i/>
          <w:iCs/>
          <w:noProof/>
        </w:rPr>
        <w:t>93</w:t>
      </w:r>
      <w:r w:rsidRPr="004915CE">
        <w:rPr>
          <w:rFonts w:hAnsi="Times New Roman" w:cs="Times New Roman"/>
          <w:noProof/>
        </w:rPr>
        <w:t>(12), 2533–2547.</w:t>
      </w:r>
    </w:p>
    <w:p w14:paraId="3C314D73"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4915CE">
        <w:rPr>
          <w:rFonts w:hAnsi="Times New Roman" w:cs="Times New Roman"/>
          <w:i/>
          <w:iCs/>
          <w:noProof/>
        </w:rPr>
        <w:t>Journal of Biogeography</w:t>
      </w:r>
      <w:r w:rsidRPr="004915CE">
        <w:rPr>
          <w:rFonts w:hAnsi="Times New Roman" w:cs="Times New Roman"/>
          <w:noProof/>
        </w:rPr>
        <w:t xml:space="preserve">, </w:t>
      </w:r>
      <w:r w:rsidRPr="004915CE">
        <w:rPr>
          <w:rFonts w:hAnsi="Times New Roman" w:cs="Times New Roman"/>
          <w:i/>
          <w:iCs/>
          <w:noProof/>
        </w:rPr>
        <w:t>21</w:t>
      </w:r>
      <w:r w:rsidRPr="004915CE">
        <w:rPr>
          <w:rFonts w:hAnsi="Times New Roman" w:cs="Times New Roman"/>
          <w:noProof/>
        </w:rPr>
        <w:t>(6), 651. https://doi.org/10.2307/2846038</w:t>
      </w:r>
    </w:p>
    <w:p w14:paraId="4A74FFEE"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Cowling, Richard M., Potts, A. J., Bradshaw, P. L., Colville, J., Arianoutsou, M., Ferrier, S., … </w:t>
      </w:r>
      <w:r w:rsidRPr="004915CE">
        <w:rPr>
          <w:rFonts w:hAnsi="Times New Roman" w:cs="Times New Roman"/>
          <w:noProof/>
        </w:rPr>
        <w:lastRenderedPageBreak/>
        <w:t xml:space="preserve">Zutta, B. R. (2015). Variation in plant diversity in mediterranean-climate ecosystems: The role of climatic and topographical stability. </w:t>
      </w:r>
      <w:r w:rsidRPr="004915CE">
        <w:rPr>
          <w:rFonts w:hAnsi="Times New Roman" w:cs="Times New Roman"/>
          <w:i/>
          <w:iCs/>
          <w:noProof/>
        </w:rPr>
        <w:t>Journal of Biogeography</w:t>
      </w:r>
      <w:r w:rsidRPr="004915CE">
        <w:rPr>
          <w:rFonts w:hAnsi="Times New Roman" w:cs="Times New Roman"/>
          <w:noProof/>
        </w:rPr>
        <w:t xml:space="preserve">, </w:t>
      </w:r>
      <w:r w:rsidRPr="004915CE">
        <w:rPr>
          <w:rFonts w:hAnsi="Times New Roman" w:cs="Times New Roman"/>
          <w:i/>
          <w:iCs/>
          <w:noProof/>
        </w:rPr>
        <w:t>42</w:t>
      </w:r>
      <w:r w:rsidRPr="004915CE">
        <w:rPr>
          <w:rFonts w:hAnsi="Times New Roman" w:cs="Times New Roman"/>
          <w:noProof/>
        </w:rPr>
        <w:t>(3), 552–564. https://doi.org/10.1111/jbi.12429</w:t>
      </w:r>
    </w:p>
    <w:p w14:paraId="058B2E6C"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Cramer, M. D., &amp; Verboom, G. A. (2016). Measures of biologically relevant environmental heterogeneity improve prediction of regional plant species richness. </w:t>
      </w:r>
      <w:r w:rsidRPr="004915CE">
        <w:rPr>
          <w:rFonts w:hAnsi="Times New Roman" w:cs="Times New Roman"/>
          <w:i/>
          <w:iCs/>
          <w:noProof/>
        </w:rPr>
        <w:t>Journal of Biogeography</w:t>
      </w:r>
      <w:r w:rsidRPr="004915CE">
        <w:rPr>
          <w:rFonts w:hAnsi="Times New Roman" w:cs="Times New Roman"/>
          <w:noProof/>
        </w:rPr>
        <w:t xml:space="preserve">, </w:t>
      </w:r>
      <w:r w:rsidRPr="004915CE">
        <w:rPr>
          <w:rFonts w:hAnsi="Times New Roman" w:cs="Times New Roman"/>
          <w:i/>
          <w:iCs/>
          <w:noProof/>
        </w:rPr>
        <w:t>44</w:t>
      </w:r>
      <w:r w:rsidRPr="004915CE">
        <w:rPr>
          <w:rFonts w:hAnsi="Times New Roman" w:cs="Times New Roman"/>
          <w:noProof/>
        </w:rPr>
        <w:t>(3), 1–13. https://doi.org/10.1111/jbi.12911</w:t>
      </w:r>
    </w:p>
    <w:p w14:paraId="47809A5C"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4915CE">
        <w:rPr>
          <w:rFonts w:hAnsi="Times New Roman" w:cs="Times New Roman"/>
          <w:i/>
          <w:iCs/>
          <w:noProof/>
        </w:rPr>
        <w:t>Diversity and Distributions</w:t>
      </w:r>
      <w:r w:rsidRPr="004915CE">
        <w:rPr>
          <w:rFonts w:hAnsi="Times New Roman" w:cs="Times New Roman"/>
          <w:noProof/>
        </w:rPr>
        <w:t xml:space="preserve">, </w:t>
      </w:r>
      <w:r w:rsidRPr="004915CE">
        <w:rPr>
          <w:rFonts w:hAnsi="Times New Roman" w:cs="Times New Roman"/>
          <w:i/>
          <w:iCs/>
          <w:noProof/>
        </w:rPr>
        <w:t>25</w:t>
      </w:r>
      <w:r w:rsidRPr="004915CE">
        <w:rPr>
          <w:rFonts w:hAnsi="Times New Roman" w:cs="Times New Roman"/>
          <w:noProof/>
        </w:rPr>
        <w:t>(11), 1736–1750.</w:t>
      </w:r>
    </w:p>
    <w:p w14:paraId="2BAE8CF2"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4915CE">
        <w:rPr>
          <w:rFonts w:hAnsi="Times New Roman" w:cs="Times New Roman"/>
          <w:i/>
          <w:iCs/>
          <w:noProof/>
        </w:rPr>
        <w:t>Ecology and Evolution</w:t>
      </w:r>
      <w:r w:rsidRPr="004915CE">
        <w:rPr>
          <w:rFonts w:hAnsi="Times New Roman" w:cs="Times New Roman"/>
          <w:noProof/>
        </w:rPr>
        <w:t xml:space="preserve">, </w:t>
      </w:r>
      <w:r w:rsidRPr="004915CE">
        <w:rPr>
          <w:rFonts w:hAnsi="Times New Roman" w:cs="Times New Roman"/>
          <w:i/>
          <w:iCs/>
          <w:noProof/>
        </w:rPr>
        <w:t>5</w:t>
      </w:r>
      <w:r w:rsidRPr="004915CE">
        <w:rPr>
          <w:rFonts w:hAnsi="Times New Roman" w:cs="Times New Roman"/>
          <w:noProof/>
        </w:rPr>
        <w:t>(3), 807–820.</w:t>
      </w:r>
    </w:p>
    <w:p w14:paraId="6261EB5D"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4915CE">
        <w:rPr>
          <w:rFonts w:hAnsi="Times New Roman" w:cs="Times New Roman"/>
          <w:i/>
          <w:iCs/>
          <w:noProof/>
        </w:rPr>
        <w:t>Journal of Biogeography</w:t>
      </w:r>
      <w:r w:rsidRPr="004915CE">
        <w:rPr>
          <w:rFonts w:hAnsi="Times New Roman" w:cs="Times New Roman"/>
          <w:noProof/>
        </w:rPr>
        <w:t xml:space="preserve">, </w:t>
      </w:r>
      <w:r w:rsidRPr="004915CE">
        <w:rPr>
          <w:rFonts w:hAnsi="Times New Roman" w:cs="Times New Roman"/>
          <w:i/>
          <w:iCs/>
          <w:noProof/>
        </w:rPr>
        <w:t>45</w:t>
      </w:r>
      <w:r w:rsidRPr="004915CE">
        <w:rPr>
          <w:rFonts w:hAnsi="Times New Roman" w:cs="Times New Roman"/>
          <w:noProof/>
        </w:rPr>
        <w:t>(1), 190–200. https://doi.org/10.1111/jbi.13104</w:t>
      </w:r>
    </w:p>
    <w:p w14:paraId="618F4B9D"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Gioia, P., &amp; Hopper, S. D. (2017). A new phytogeographic map for the Southwest Australian Floristic Region after an exceptional decade of collection and discovery. </w:t>
      </w:r>
      <w:r w:rsidRPr="004915CE">
        <w:rPr>
          <w:rFonts w:hAnsi="Times New Roman" w:cs="Times New Roman"/>
          <w:i/>
          <w:iCs/>
          <w:noProof/>
        </w:rPr>
        <w:t>Botanical Journal of the Linnean Society</w:t>
      </w:r>
      <w:r w:rsidRPr="004915CE">
        <w:rPr>
          <w:rFonts w:hAnsi="Times New Roman" w:cs="Times New Roman"/>
          <w:noProof/>
        </w:rPr>
        <w:t xml:space="preserve">, </w:t>
      </w:r>
      <w:r w:rsidRPr="004915CE">
        <w:rPr>
          <w:rFonts w:hAnsi="Times New Roman" w:cs="Times New Roman"/>
          <w:i/>
          <w:iCs/>
          <w:noProof/>
        </w:rPr>
        <w:t>184</w:t>
      </w:r>
      <w:r w:rsidRPr="004915CE">
        <w:rPr>
          <w:rFonts w:hAnsi="Times New Roman" w:cs="Times New Roman"/>
          <w:noProof/>
        </w:rPr>
        <w:t>(1), 1–15. https://doi.org/10.1093/botlinnean/box010</w:t>
      </w:r>
    </w:p>
    <w:p w14:paraId="5154B767"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Gotelli, N. J., &amp; Colwell, R. K. (2001). Quantifying biodiversity: procedures and pitfalls in the measurement and comparison of species richness. </w:t>
      </w:r>
      <w:r w:rsidRPr="004915CE">
        <w:rPr>
          <w:rFonts w:hAnsi="Times New Roman" w:cs="Times New Roman"/>
          <w:i/>
          <w:iCs/>
          <w:noProof/>
        </w:rPr>
        <w:t>Ecology Letters</w:t>
      </w:r>
      <w:r w:rsidRPr="004915CE">
        <w:rPr>
          <w:rFonts w:hAnsi="Times New Roman" w:cs="Times New Roman"/>
          <w:noProof/>
        </w:rPr>
        <w:t xml:space="preserve">, </w:t>
      </w:r>
      <w:r w:rsidRPr="004915CE">
        <w:rPr>
          <w:rFonts w:hAnsi="Times New Roman" w:cs="Times New Roman"/>
          <w:i/>
          <w:iCs/>
          <w:noProof/>
        </w:rPr>
        <w:t>4</w:t>
      </w:r>
      <w:r w:rsidRPr="004915CE">
        <w:rPr>
          <w:rFonts w:hAnsi="Times New Roman" w:cs="Times New Roman"/>
          <w:noProof/>
        </w:rPr>
        <w:t>(4), 379–391. https://doi.org/10.1046/j.1461-0248.2001.00230.x</w:t>
      </w:r>
    </w:p>
    <w:p w14:paraId="3A0CBD70"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Hijmans, R. J. (2016). raster: Geographic Data Analysis and Modeling. R package version 2.5-8. Retrieved from https://cran.r-project.org/package=raster</w:t>
      </w:r>
    </w:p>
    <w:p w14:paraId="15CC556C"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4915CE">
        <w:rPr>
          <w:rFonts w:hAnsi="Times New Roman" w:cs="Times New Roman"/>
          <w:i/>
          <w:iCs/>
          <w:noProof/>
        </w:rPr>
        <w:t>Plant and Soil</w:t>
      </w:r>
      <w:r w:rsidRPr="004915CE">
        <w:rPr>
          <w:rFonts w:hAnsi="Times New Roman" w:cs="Times New Roman"/>
          <w:noProof/>
        </w:rPr>
        <w:t xml:space="preserve">, </w:t>
      </w:r>
      <w:r w:rsidRPr="004915CE">
        <w:rPr>
          <w:rFonts w:hAnsi="Times New Roman" w:cs="Times New Roman"/>
          <w:i/>
          <w:iCs/>
          <w:noProof/>
        </w:rPr>
        <w:t>322</w:t>
      </w:r>
      <w:r w:rsidRPr="004915CE">
        <w:rPr>
          <w:rFonts w:hAnsi="Times New Roman" w:cs="Times New Roman"/>
          <w:noProof/>
        </w:rPr>
        <w:t>(1), 49–86. https://doi.org/10.1007/s11104-009-0068-0</w:t>
      </w:r>
    </w:p>
    <w:p w14:paraId="5AF5BAA4"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Hopper, S. D., &amp; Gioia, P. (2004a). The Southwest Australian Floristic Region : Evolution and Conservation of a Global Hot Spot of Biodiversity. </w:t>
      </w:r>
      <w:r w:rsidRPr="004915CE">
        <w:rPr>
          <w:rFonts w:hAnsi="Times New Roman" w:cs="Times New Roman"/>
          <w:i/>
          <w:iCs/>
          <w:noProof/>
        </w:rPr>
        <w:t>Annual Review of Ecology, Evolution, and Systematics</w:t>
      </w:r>
      <w:r w:rsidRPr="004915CE">
        <w:rPr>
          <w:rFonts w:hAnsi="Times New Roman" w:cs="Times New Roman"/>
          <w:noProof/>
        </w:rPr>
        <w:t xml:space="preserve">, </w:t>
      </w:r>
      <w:r w:rsidRPr="004915CE">
        <w:rPr>
          <w:rFonts w:hAnsi="Times New Roman" w:cs="Times New Roman"/>
          <w:i/>
          <w:iCs/>
          <w:noProof/>
        </w:rPr>
        <w:t>35</w:t>
      </w:r>
      <w:r w:rsidRPr="004915CE">
        <w:rPr>
          <w:rFonts w:hAnsi="Times New Roman" w:cs="Times New Roman"/>
          <w:noProof/>
        </w:rPr>
        <w:t>(1), 623–650. https://doi.org/10.1146/annurev.ecolsys.35.112202.130201</w:t>
      </w:r>
    </w:p>
    <w:p w14:paraId="20061E71"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Hopper, S. D., &amp; Gioia, P. (2004b). The Southwest Australian floristic region: Evolution and conservation of a global hot spot of biodiversity. </w:t>
      </w:r>
      <w:r w:rsidRPr="004915CE">
        <w:rPr>
          <w:rFonts w:hAnsi="Times New Roman" w:cs="Times New Roman"/>
          <w:i/>
          <w:iCs/>
          <w:noProof/>
        </w:rPr>
        <w:t>Annual Review of Ecology, Evolution, and Systematics</w:t>
      </w:r>
      <w:r w:rsidRPr="004915CE">
        <w:rPr>
          <w:rFonts w:hAnsi="Times New Roman" w:cs="Times New Roman"/>
          <w:noProof/>
        </w:rPr>
        <w:t xml:space="preserve">, </w:t>
      </w:r>
      <w:r w:rsidRPr="004915CE">
        <w:rPr>
          <w:rFonts w:hAnsi="Times New Roman" w:cs="Times New Roman"/>
          <w:i/>
          <w:iCs/>
          <w:noProof/>
        </w:rPr>
        <w:t>35</w:t>
      </w:r>
      <w:r w:rsidRPr="004915CE">
        <w:rPr>
          <w:rFonts w:hAnsi="Times New Roman" w:cs="Times New Roman"/>
          <w:noProof/>
        </w:rPr>
        <w:t>, 623–650. https://doi.org/10.1146/annurev.ecolsys.35.112202.130201</w:t>
      </w:r>
    </w:p>
    <w:p w14:paraId="25CA8801"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Kreft, H., &amp; Jetz, W. (2007). Global patterns and determinants of vascular plant diversity. </w:t>
      </w:r>
      <w:r w:rsidRPr="004915CE">
        <w:rPr>
          <w:rFonts w:hAnsi="Times New Roman" w:cs="Times New Roman"/>
          <w:i/>
          <w:iCs/>
          <w:noProof/>
        </w:rPr>
        <w:t>Proceedings of the National Academy of Sciences</w:t>
      </w:r>
      <w:r w:rsidRPr="004915CE">
        <w:rPr>
          <w:rFonts w:hAnsi="Times New Roman" w:cs="Times New Roman"/>
          <w:noProof/>
        </w:rPr>
        <w:t xml:space="preserve">, </w:t>
      </w:r>
      <w:r w:rsidRPr="004915CE">
        <w:rPr>
          <w:rFonts w:hAnsi="Times New Roman" w:cs="Times New Roman"/>
          <w:i/>
          <w:iCs/>
          <w:noProof/>
        </w:rPr>
        <w:t>104</w:t>
      </w:r>
      <w:r w:rsidRPr="004915CE">
        <w:rPr>
          <w:rFonts w:hAnsi="Times New Roman" w:cs="Times New Roman"/>
          <w:noProof/>
        </w:rPr>
        <w:t>(14), 5925–5930. https://doi.org/10.1073/pnas.0608361104</w:t>
      </w:r>
    </w:p>
    <w:p w14:paraId="65D0559E"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Lamont, B. B., &amp; He, T. (2017). When did a Mediterranean-type climate originate in southwestern Australia? </w:t>
      </w:r>
      <w:r w:rsidRPr="004915CE">
        <w:rPr>
          <w:rFonts w:hAnsi="Times New Roman" w:cs="Times New Roman"/>
          <w:i/>
          <w:iCs/>
          <w:noProof/>
        </w:rPr>
        <w:t>Global and Planetary Change</w:t>
      </w:r>
      <w:r w:rsidRPr="004915CE">
        <w:rPr>
          <w:rFonts w:hAnsi="Times New Roman" w:cs="Times New Roman"/>
          <w:noProof/>
        </w:rPr>
        <w:t xml:space="preserve">, </w:t>
      </w:r>
      <w:r w:rsidRPr="004915CE">
        <w:rPr>
          <w:rFonts w:hAnsi="Times New Roman" w:cs="Times New Roman"/>
          <w:i/>
          <w:iCs/>
          <w:noProof/>
        </w:rPr>
        <w:t>156</w:t>
      </w:r>
      <w:r w:rsidRPr="004915CE">
        <w:rPr>
          <w:rFonts w:hAnsi="Times New Roman" w:cs="Times New Roman"/>
          <w:noProof/>
        </w:rPr>
        <w:t>, 46–58. https://doi.org/10.1016/j.gloplacha.2017.08.004</w:t>
      </w:r>
    </w:p>
    <w:p w14:paraId="047184A4"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Larsen, R., Holmern, T., Prager, S. D., Maliti, H., &amp; Røskaft, E. (2009). Using the extended </w:t>
      </w:r>
      <w:r w:rsidRPr="004915CE">
        <w:rPr>
          <w:rFonts w:hAnsi="Times New Roman" w:cs="Times New Roman"/>
          <w:noProof/>
        </w:rPr>
        <w:lastRenderedPageBreak/>
        <w:t xml:space="preserve">quarter degree grid cell system to unify mapping and sharing of biodiversity data. </w:t>
      </w:r>
      <w:r w:rsidRPr="004915CE">
        <w:rPr>
          <w:rFonts w:hAnsi="Times New Roman" w:cs="Times New Roman"/>
          <w:i/>
          <w:iCs/>
          <w:noProof/>
        </w:rPr>
        <w:t>African Journal of Ecology</w:t>
      </w:r>
      <w:r w:rsidRPr="004915CE">
        <w:rPr>
          <w:rFonts w:hAnsi="Times New Roman" w:cs="Times New Roman"/>
          <w:noProof/>
        </w:rPr>
        <w:t xml:space="preserve">, </w:t>
      </w:r>
      <w:r w:rsidRPr="004915CE">
        <w:rPr>
          <w:rFonts w:hAnsi="Times New Roman" w:cs="Times New Roman"/>
          <w:i/>
          <w:iCs/>
          <w:noProof/>
        </w:rPr>
        <w:t>47</w:t>
      </w:r>
      <w:r w:rsidRPr="004915CE">
        <w:rPr>
          <w:rFonts w:hAnsi="Times New Roman" w:cs="Times New Roman"/>
          <w:noProof/>
        </w:rPr>
        <w:t>(3), 382–392. https://doi.org/10.1111/j.1365-2028.2008.00997.x</w:t>
      </w:r>
    </w:p>
    <w:p w14:paraId="11FA2CD2"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Linder, H. P. (2019). Rare species, Restionaceae, and the Cape flora. </w:t>
      </w:r>
      <w:r w:rsidRPr="004915CE">
        <w:rPr>
          <w:rFonts w:hAnsi="Times New Roman" w:cs="Times New Roman"/>
          <w:i/>
          <w:iCs/>
          <w:noProof/>
        </w:rPr>
        <w:t>Journal of Biogeography</w:t>
      </w:r>
      <w:r w:rsidRPr="004915CE">
        <w:rPr>
          <w:rFonts w:hAnsi="Times New Roman" w:cs="Times New Roman"/>
          <w:noProof/>
        </w:rPr>
        <w:t>, 1–14. https://doi.org/10.1111/jbi.13709</w:t>
      </w:r>
    </w:p>
    <w:p w14:paraId="45963254"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Merow, C., Smith, M. J., &amp; Silander, J. A. (2013). A practical guide to MaxEnt for modeling species’ distributions: what it does, and why inputs and settings matter. </w:t>
      </w:r>
      <w:r w:rsidRPr="004915CE">
        <w:rPr>
          <w:rFonts w:hAnsi="Times New Roman" w:cs="Times New Roman"/>
          <w:i/>
          <w:iCs/>
          <w:noProof/>
        </w:rPr>
        <w:t>Ecography</w:t>
      </w:r>
      <w:r w:rsidRPr="004915CE">
        <w:rPr>
          <w:rFonts w:hAnsi="Times New Roman" w:cs="Times New Roman"/>
          <w:noProof/>
        </w:rPr>
        <w:t xml:space="preserve">, </w:t>
      </w:r>
      <w:r w:rsidRPr="004915CE">
        <w:rPr>
          <w:rFonts w:hAnsi="Times New Roman" w:cs="Times New Roman"/>
          <w:i/>
          <w:iCs/>
          <w:noProof/>
        </w:rPr>
        <w:t>36</w:t>
      </w:r>
      <w:r w:rsidRPr="004915CE">
        <w:rPr>
          <w:rFonts w:hAnsi="Times New Roman" w:cs="Times New Roman"/>
          <w:noProof/>
        </w:rPr>
        <w:t>(10), 1058–1069.</w:t>
      </w:r>
    </w:p>
    <w:p w14:paraId="2E15A9A4"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Milewski, A. V. (1981). A comparison of vegetation height in relation to the effectiveness of rainfall in the mediterranean and adjacent arid parts of Australia and South Africa. </w:t>
      </w:r>
      <w:r w:rsidRPr="004915CE">
        <w:rPr>
          <w:rFonts w:hAnsi="Times New Roman" w:cs="Times New Roman"/>
          <w:i/>
          <w:iCs/>
          <w:noProof/>
        </w:rPr>
        <w:t>Journal of Biogeography</w:t>
      </w:r>
      <w:r w:rsidRPr="004915CE">
        <w:rPr>
          <w:rFonts w:hAnsi="Times New Roman" w:cs="Times New Roman"/>
          <w:noProof/>
        </w:rPr>
        <w:t xml:space="preserve">, </w:t>
      </w:r>
      <w:r w:rsidRPr="004915CE">
        <w:rPr>
          <w:rFonts w:hAnsi="Times New Roman" w:cs="Times New Roman"/>
          <w:i/>
          <w:iCs/>
          <w:noProof/>
        </w:rPr>
        <w:t>8</w:t>
      </w:r>
      <w:r w:rsidRPr="004915CE">
        <w:rPr>
          <w:rFonts w:hAnsi="Times New Roman" w:cs="Times New Roman"/>
          <w:noProof/>
        </w:rPr>
        <w:t>(2), 107. https://doi.org/10.2307/2844553</w:t>
      </w:r>
    </w:p>
    <w:p w14:paraId="1019CC5A"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Mucina, L., &amp; Rutherford, M. C. (2006). </w:t>
      </w:r>
      <w:r w:rsidRPr="004915CE">
        <w:rPr>
          <w:rFonts w:hAnsi="Times New Roman" w:cs="Times New Roman"/>
          <w:i/>
          <w:iCs/>
          <w:noProof/>
        </w:rPr>
        <w:t>The vegetation of South Africa, Lesotho and Swaziland.</w:t>
      </w:r>
      <w:r w:rsidRPr="004915CE">
        <w:rPr>
          <w:rFonts w:hAnsi="Times New Roman" w:cs="Times New Roman"/>
          <w:noProof/>
        </w:rPr>
        <w:t xml:space="preserve"> South African National Biodiversity Institute.</w:t>
      </w:r>
    </w:p>
    <w:p w14:paraId="48C14F05"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4915CE">
        <w:rPr>
          <w:rFonts w:hAnsi="Times New Roman" w:cs="Times New Roman"/>
          <w:i/>
          <w:iCs/>
          <w:noProof/>
        </w:rPr>
        <w:t>BioScience</w:t>
      </w:r>
      <w:r w:rsidRPr="004915CE">
        <w:rPr>
          <w:rFonts w:hAnsi="Times New Roman" w:cs="Times New Roman"/>
          <w:noProof/>
        </w:rPr>
        <w:t xml:space="preserve">, </w:t>
      </w:r>
      <w:r w:rsidRPr="004915CE">
        <w:rPr>
          <w:rFonts w:hAnsi="Times New Roman" w:cs="Times New Roman"/>
          <w:i/>
          <w:iCs/>
          <w:noProof/>
        </w:rPr>
        <w:t>51</w:t>
      </w:r>
      <w:r w:rsidRPr="004915CE">
        <w:rPr>
          <w:rFonts w:hAnsi="Times New Roman" w:cs="Times New Roman"/>
          <w:noProof/>
        </w:rPr>
        <w:t>(11), 933–938.</w:t>
      </w:r>
    </w:p>
    <w:p w14:paraId="3B0140BE"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Rebelo, T. G. (2001). </w:t>
      </w:r>
      <w:r w:rsidRPr="004915CE">
        <w:rPr>
          <w:rFonts w:hAnsi="Times New Roman" w:cs="Times New Roman"/>
          <w:i/>
          <w:iCs/>
          <w:noProof/>
        </w:rPr>
        <w:t>A field guide to the proteas of South Africa</w:t>
      </w:r>
      <w:r w:rsidRPr="004915CE">
        <w:rPr>
          <w:rFonts w:hAnsi="Times New Roman" w:cs="Times New Roman"/>
          <w:noProof/>
        </w:rPr>
        <w:t>. Vlaeberg: Fernwood.</w:t>
      </w:r>
    </w:p>
    <w:p w14:paraId="3A1D8F44"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Ricklefs, R. E. (1987). Community diversity: relative roles of local and regional processes. </w:t>
      </w:r>
      <w:r w:rsidRPr="004915CE">
        <w:rPr>
          <w:rFonts w:hAnsi="Times New Roman" w:cs="Times New Roman"/>
          <w:i/>
          <w:iCs/>
          <w:noProof/>
        </w:rPr>
        <w:t>Science, New Series</w:t>
      </w:r>
      <w:r w:rsidRPr="004915CE">
        <w:rPr>
          <w:rFonts w:hAnsi="Times New Roman" w:cs="Times New Roman"/>
          <w:noProof/>
        </w:rPr>
        <w:t xml:space="preserve">, </w:t>
      </w:r>
      <w:r w:rsidRPr="004915CE">
        <w:rPr>
          <w:rFonts w:hAnsi="Times New Roman" w:cs="Times New Roman"/>
          <w:i/>
          <w:iCs/>
          <w:noProof/>
        </w:rPr>
        <w:t>235</w:t>
      </w:r>
      <w:r w:rsidRPr="004915CE">
        <w:rPr>
          <w:rFonts w:hAnsi="Times New Roman" w:cs="Times New Roman"/>
          <w:noProof/>
        </w:rPr>
        <w:t>(4785), 167–171.</w:t>
      </w:r>
    </w:p>
    <w:p w14:paraId="1B0E002B"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Ricklefs, R. E. (2004). A comprehensive framework for global patterns in biodiversity. </w:t>
      </w:r>
      <w:r w:rsidRPr="004915CE">
        <w:rPr>
          <w:rFonts w:hAnsi="Times New Roman" w:cs="Times New Roman"/>
          <w:i/>
          <w:iCs/>
          <w:noProof/>
        </w:rPr>
        <w:t>Ecology Letters</w:t>
      </w:r>
      <w:r w:rsidRPr="004915CE">
        <w:rPr>
          <w:rFonts w:hAnsi="Times New Roman" w:cs="Times New Roman"/>
          <w:noProof/>
        </w:rPr>
        <w:t xml:space="preserve">, </w:t>
      </w:r>
      <w:r w:rsidRPr="004915CE">
        <w:rPr>
          <w:rFonts w:hAnsi="Times New Roman" w:cs="Times New Roman"/>
          <w:i/>
          <w:iCs/>
          <w:noProof/>
        </w:rPr>
        <w:t>7</w:t>
      </w:r>
      <w:r w:rsidRPr="004915CE">
        <w:rPr>
          <w:rFonts w:hAnsi="Times New Roman" w:cs="Times New Roman"/>
          <w:noProof/>
        </w:rPr>
        <w:t>(1), 1–15.</w:t>
      </w:r>
    </w:p>
    <w:p w14:paraId="03292AA5"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Slingsby, J. A., February, E. C., &amp; Rebelo, T. G. (2018). Water: at what cost to our unique flora? </w:t>
      </w:r>
      <w:r w:rsidRPr="004915CE">
        <w:rPr>
          <w:rFonts w:hAnsi="Times New Roman" w:cs="Times New Roman"/>
          <w:i/>
          <w:iCs/>
          <w:noProof/>
        </w:rPr>
        <w:t>Veld &amp; Flora</w:t>
      </w:r>
      <w:r w:rsidRPr="004915CE">
        <w:rPr>
          <w:rFonts w:hAnsi="Times New Roman" w:cs="Times New Roman"/>
          <w:noProof/>
        </w:rPr>
        <w:t xml:space="preserve">, </w:t>
      </w:r>
      <w:r w:rsidRPr="004915CE">
        <w:rPr>
          <w:rFonts w:hAnsi="Times New Roman" w:cs="Times New Roman"/>
          <w:i/>
          <w:iCs/>
          <w:noProof/>
        </w:rPr>
        <w:t>June</w:t>
      </w:r>
      <w:r w:rsidRPr="004915CE">
        <w:rPr>
          <w:rFonts w:hAnsi="Times New Roman" w:cs="Times New Roman"/>
          <w:noProof/>
        </w:rPr>
        <w:t>, 72–75.</w:t>
      </w:r>
    </w:p>
    <w:p w14:paraId="5D55B82F"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Sobel, J. M., Chen, G. F., Watt, L. R., &amp; Schemske, D. W. (2010). The biology of speciation. </w:t>
      </w:r>
      <w:r w:rsidRPr="004915CE">
        <w:rPr>
          <w:rFonts w:hAnsi="Times New Roman" w:cs="Times New Roman"/>
          <w:i/>
          <w:iCs/>
          <w:noProof/>
        </w:rPr>
        <w:t>Evolution</w:t>
      </w:r>
      <w:r w:rsidRPr="004915CE">
        <w:rPr>
          <w:rFonts w:hAnsi="Times New Roman" w:cs="Times New Roman"/>
          <w:noProof/>
        </w:rPr>
        <w:t xml:space="preserve">, </w:t>
      </w:r>
      <w:r w:rsidRPr="004915CE">
        <w:rPr>
          <w:rFonts w:hAnsi="Times New Roman" w:cs="Times New Roman"/>
          <w:i/>
          <w:iCs/>
          <w:noProof/>
        </w:rPr>
        <w:t>64</w:t>
      </w:r>
      <w:r w:rsidRPr="004915CE">
        <w:rPr>
          <w:rFonts w:hAnsi="Times New Roman" w:cs="Times New Roman"/>
          <w:noProof/>
        </w:rPr>
        <w:t>(2), 295–315. https://doi.org/10.1111/j.1558-5646.2009.00877.x</w:t>
      </w:r>
    </w:p>
    <w:p w14:paraId="3C87BE6A"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Stein, A., Gerstner, K., &amp; Kreft, H. (2014). Environmental heterogeneity as a universal driver of species richness across taxa, biomes and spatial scales. </w:t>
      </w:r>
      <w:r w:rsidRPr="004915CE">
        <w:rPr>
          <w:rFonts w:hAnsi="Times New Roman" w:cs="Times New Roman"/>
          <w:i/>
          <w:iCs/>
          <w:noProof/>
        </w:rPr>
        <w:t>Ecology Letters</w:t>
      </w:r>
      <w:r w:rsidRPr="004915CE">
        <w:rPr>
          <w:rFonts w:hAnsi="Times New Roman" w:cs="Times New Roman"/>
          <w:noProof/>
        </w:rPr>
        <w:t xml:space="preserve">, </w:t>
      </w:r>
      <w:r w:rsidRPr="004915CE">
        <w:rPr>
          <w:rFonts w:hAnsi="Times New Roman" w:cs="Times New Roman"/>
          <w:i/>
          <w:iCs/>
          <w:noProof/>
        </w:rPr>
        <w:t>17</w:t>
      </w:r>
      <w:r w:rsidRPr="004915CE">
        <w:rPr>
          <w:rFonts w:hAnsi="Times New Roman" w:cs="Times New Roman"/>
          <w:noProof/>
        </w:rPr>
        <w:t>(7), 866–880. https://doi.org/10.1111/ele.12277</w:t>
      </w:r>
    </w:p>
    <w:p w14:paraId="3EA0C319"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van Rensburg, B. J., Chown, S. L., &amp; Gaston, K. J. (2002). Species richness, environmental correlates, and spatial scale: a test esing South African birds. </w:t>
      </w:r>
      <w:r w:rsidRPr="004915CE">
        <w:rPr>
          <w:rFonts w:hAnsi="Times New Roman" w:cs="Times New Roman"/>
          <w:i/>
          <w:iCs/>
          <w:noProof/>
        </w:rPr>
        <w:t>The American Naturalist</w:t>
      </w:r>
      <w:r w:rsidRPr="004915CE">
        <w:rPr>
          <w:rFonts w:hAnsi="Times New Roman" w:cs="Times New Roman"/>
          <w:noProof/>
        </w:rPr>
        <w:t xml:space="preserve">, </w:t>
      </w:r>
      <w:r w:rsidRPr="004915CE">
        <w:rPr>
          <w:rFonts w:hAnsi="Times New Roman" w:cs="Times New Roman"/>
          <w:i/>
          <w:iCs/>
          <w:noProof/>
        </w:rPr>
        <w:t>159</w:t>
      </w:r>
      <w:r w:rsidRPr="004915CE">
        <w:rPr>
          <w:rFonts w:hAnsi="Times New Roman" w:cs="Times New Roman"/>
          <w:noProof/>
        </w:rPr>
        <w:t>(5), 566–577. https://doi.org/10.1086/339464</w:t>
      </w:r>
    </w:p>
    <w:p w14:paraId="386960B6"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4915CE">
        <w:rPr>
          <w:rFonts w:hAnsi="Times New Roman" w:cs="Times New Roman"/>
          <w:i/>
          <w:iCs/>
          <w:noProof/>
        </w:rPr>
        <w:t>Journal of Biogeography</w:t>
      </w:r>
      <w:r w:rsidRPr="004915CE">
        <w:rPr>
          <w:rFonts w:hAnsi="Times New Roman" w:cs="Times New Roman"/>
          <w:noProof/>
        </w:rPr>
        <w:t xml:space="preserve">, </w:t>
      </w:r>
      <w:r w:rsidRPr="004915CE">
        <w:rPr>
          <w:rFonts w:hAnsi="Times New Roman" w:cs="Times New Roman"/>
          <w:i/>
          <w:iCs/>
          <w:noProof/>
        </w:rPr>
        <w:t>46</w:t>
      </w:r>
      <w:r w:rsidRPr="004915CE">
        <w:rPr>
          <w:rFonts w:hAnsi="Times New Roman" w:cs="Times New Roman"/>
          <w:noProof/>
        </w:rPr>
        <w:t>(9), 1936–1947. https://doi.org/10.1111/jbi.13625</w:t>
      </w:r>
    </w:p>
    <w:p w14:paraId="79A91F4D" w14:textId="3DAFFCA9" w:rsidR="006F5855" w:rsidRDefault="008E0DFC" w:rsidP="004915CE">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107E8F" w14:textId="77777777" w:rsidR="00314E69" w:rsidRDefault="00314E69">
      <w:pPr>
        <w:spacing w:after="0"/>
      </w:pPr>
      <w:r>
        <w:separator/>
      </w:r>
    </w:p>
  </w:endnote>
  <w:endnote w:type="continuationSeparator" w:id="0">
    <w:p w14:paraId="54429F34" w14:textId="77777777" w:rsidR="00314E69" w:rsidRDefault="00314E69">
      <w:pPr>
        <w:spacing w:after="0"/>
      </w:pPr>
      <w:r>
        <w:continuationSeparator/>
      </w:r>
    </w:p>
  </w:endnote>
  <w:endnote w:type="continuationNotice" w:id="1">
    <w:p w14:paraId="7C980CBF" w14:textId="77777777" w:rsidR="00314E69" w:rsidRDefault="00314E6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504270" w14:textId="77777777" w:rsidR="00314E69" w:rsidRDefault="00314E69">
      <w:r>
        <w:separator/>
      </w:r>
    </w:p>
  </w:footnote>
  <w:footnote w:type="continuationSeparator" w:id="0">
    <w:p w14:paraId="44E4FF3D" w14:textId="77777777" w:rsidR="00314E69" w:rsidRDefault="00314E69">
      <w:r>
        <w:continuationSeparator/>
      </w:r>
    </w:p>
  </w:footnote>
  <w:footnote w:type="continuationNotice" w:id="1">
    <w:p w14:paraId="1DCD7A2F" w14:textId="77777777" w:rsidR="00314E69" w:rsidRDefault="00314E69">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301"/>
    <w:rsid w:val="002D283F"/>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5F8"/>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4E69"/>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5CE"/>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F6A"/>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275CA"/>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D68B4A-1529-5D47-8C91-24D78BF84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9</TotalTime>
  <Pages>22</Pages>
  <Words>25914</Words>
  <Characters>147716</Characters>
  <Application>Microsoft Office Word</Application>
  <DocSecurity>0</DocSecurity>
  <Lines>1230</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28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73</cp:revision>
  <cp:lastPrinted>2020-01-06T10:27:00Z</cp:lastPrinted>
  <dcterms:created xsi:type="dcterms:W3CDTF">2019-12-03T09:32:00Z</dcterms:created>
  <dcterms:modified xsi:type="dcterms:W3CDTF">2020-01-10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